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512BD95" w14:textId="77777777" w:rsidR="006E49F1" w:rsidRDefault="005D0D1F" w:rsidP="005D0D1F">
      <w:pPr>
        <w:pStyle w:val="Ttulo1"/>
      </w:pPr>
      <w:r>
        <w:t>Pràctica 1. Tipologia i cicle de vida de les dades</w:t>
      </w:r>
    </w:p>
    <w:p w14:paraId="1AFFD865" w14:textId="77777777" w:rsidR="005D0D1F" w:rsidRDefault="005D0D1F" w:rsidP="005D0D1F"/>
    <w:p w14:paraId="641D574E" w14:textId="77777777" w:rsidR="005D0D1F" w:rsidRDefault="005D0D1F" w:rsidP="005D0D1F">
      <w:pPr>
        <w:pStyle w:val="Ttulo2"/>
      </w:pPr>
      <w:r>
        <w:t>Autors:</w:t>
      </w:r>
    </w:p>
    <w:p w14:paraId="54AB4984" w14:textId="77777777" w:rsidR="005D0D1F" w:rsidRDefault="005D0D1F" w:rsidP="005D0D1F">
      <w:pPr>
        <w:pStyle w:val="Prrafodelista"/>
        <w:numPr>
          <w:ilvl w:val="0"/>
          <w:numId w:val="2"/>
        </w:numPr>
      </w:pPr>
      <w:r>
        <w:t>Álvaro Díaz</w:t>
      </w:r>
    </w:p>
    <w:p w14:paraId="4A30224C" w14:textId="77777777" w:rsidR="005D0D1F" w:rsidRDefault="005D0D1F" w:rsidP="005D0D1F">
      <w:pPr>
        <w:pStyle w:val="Prrafodelista"/>
        <w:numPr>
          <w:ilvl w:val="0"/>
          <w:numId w:val="2"/>
        </w:numPr>
      </w:pPr>
      <w:r>
        <w:t>David Leiva</w:t>
      </w:r>
    </w:p>
    <w:p w14:paraId="33A0932E" w14:textId="77777777" w:rsidR="005D0D1F" w:rsidRDefault="005D0D1F" w:rsidP="005D0D1F">
      <w:pPr>
        <w:pStyle w:val="Ttulo2"/>
      </w:pPr>
    </w:p>
    <w:p w14:paraId="323B0FD2" w14:textId="77777777" w:rsidR="005D0D1F" w:rsidRDefault="005D0D1F" w:rsidP="005D0D1F">
      <w:pPr>
        <w:pStyle w:val="Ttulo2"/>
      </w:pPr>
      <w:r>
        <w:t>Respostes:</w:t>
      </w:r>
    </w:p>
    <w:p w14:paraId="1EDAC967" w14:textId="77777777" w:rsidR="005D0D1F" w:rsidRDefault="005D0D1F" w:rsidP="005D0D1F"/>
    <w:p w14:paraId="4A6D2D4A" w14:textId="77777777" w:rsidR="005D0D1F" w:rsidRDefault="005D0D1F" w:rsidP="005D0D1F">
      <w:pPr>
        <w:pStyle w:val="Ttulo3"/>
      </w:pPr>
      <w:r>
        <w:t>1 Context</w:t>
      </w:r>
    </w:p>
    <w:p w14:paraId="596F448D" w14:textId="77777777" w:rsidR="00E34220" w:rsidRDefault="00E34220" w:rsidP="00E34220"/>
    <w:p w14:paraId="1CA5B8CE" w14:textId="77777777" w:rsidR="00D075CC" w:rsidRDefault="00E34220" w:rsidP="00E34220">
      <w:r>
        <w:t>Per tal de pode</w:t>
      </w:r>
      <w:r w:rsidR="00025292">
        <w:t xml:space="preserve">r estudiar </w:t>
      </w:r>
      <w:r>
        <w:t xml:space="preserve"> les trajectòries </w:t>
      </w:r>
      <w:r w:rsidR="00025292">
        <w:t xml:space="preserve">dels jugadors de Basket així com la composició de cada equip que participa a la </w:t>
      </w:r>
      <w:proofErr w:type="spellStart"/>
      <w:r w:rsidR="00025292">
        <w:t>Euroleague</w:t>
      </w:r>
      <w:proofErr w:type="spellEnd"/>
      <w:r w:rsidR="00025292">
        <w:t xml:space="preserve"> a la temporada 2020/21, vam decidir extreure la informació de la web oficial d’aquesta competició (</w:t>
      </w:r>
      <w:hyperlink r:id="rId5" w:history="1">
        <w:r w:rsidR="00025292" w:rsidRPr="00025292">
          <w:rPr>
            <w:rStyle w:val="Hipervnculo"/>
          </w:rPr>
          <w:t>https://www.euroleague.net/</w:t>
        </w:r>
      </w:hyperlink>
      <w:r w:rsidR="00025292">
        <w:t xml:space="preserve">). </w:t>
      </w:r>
      <w:r w:rsidR="00D075CC">
        <w:t xml:space="preserve"> Aquesta web proporciona </w:t>
      </w:r>
      <w:r w:rsidR="002B4BB7">
        <w:t>totes les estadístiques tant del jugadors, com dels equips així com del diferents partits jugats.</w:t>
      </w:r>
    </w:p>
    <w:p w14:paraId="1CAF79AD" w14:textId="77777777" w:rsidR="00E34220" w:rsidRDefault="00025292" w:rsidP="00E34220">
      <w:r>
        <w:t xml:space="preserve">Aquesta web no disposa d’una API ni es pot descarregar fitxers amb aquesta informació, pel que van haver </w:t>
      </w:r>
      <w:r w:rsidR="00D075CC">
        <w:t xml:space="preserve">de crear un script per fer web </w:t>
      </w:r>
      <w:proofErr w:type="spellStart"/>
      <w:r w:rsidR="00D075CC">
        <w:t>scraping</w:t>
      </w:r>
      <w:proofErr w:type="spellEnd"/>
      <w:r w:rsidR="00D075CC">
        <w:t>.</w:t>
      </w:r>
    </w:p>
    <w:p w14:paraId="12DB963A" w14:textId="77777777" w:rsidR="00025292" w:rsidRPr="00E34220" w:rsidRDefault="00025292" w:rsidP="00E34220"/>
    <w:p w14:paraId="0D1EE147" w14:textId="77777777" w:rsidR="005D0D1F" w:rsidRDefault="005D0D1F" w:rsidP="005D0D1F">
      <w:pPr>
        <w:pStyle w:val="Ttulo3"/>
      </w:pPr>
      <w:r>
        <w:t xml:space="preserve">2 Títol del </w:t>
      </w:r>
      <w:proofErr w:type="spellStart"/>
      <w:r>
        <w:t>dataset</w:t>
      </w:r>
      <w:proofErr w:type="spellEnd"/>
    </w:p>
    <w:p w14:paraId="74B508BA" w14:textId="77777777" w:rsidR="00594EC2" w:rsidRPr="00594EC2" w:rsidRDefault="00594EC2" w:rsidP="00594EC2"/>
    <w:p w14:paraId="601CC0A7" w14:textId="77777777" w:rsidR="00594EC2" w:rsidRDefault="00594EC2" w:rsidP="00AF1FC3">
      <w:r>
        <w:t xml:space="preserve">Es generen dos </w:t>
      </w:r>
      <w:proofErr w:type="spellStart"/>
      <w:r>
        <w:t>datasets</w:t>
      </w:r>
      <w:proofErr w:type="spellEnd"/>
      <w:r>
        <w:t xml:space="preserve"> diferents:</w:t>
      </w:r>
    </w:p>
    <w:p w14:paraId="4A17B4E3" w14:textId="77777777" w:rsidR="00594EC2" w:rsidRDefault="00594EC2" w:rsidP="00594EC2">
      <w:pPr>
        <w:pStyle w:val="Prrafodelista"/>
        <w:numPr>
          <w:ilvl w:val="0"/>
          <w:numId w:val="5"/>
        </w:numPr>
      </w:pPr>
      <w:proofErr w:type="spellStart"/>
      <w:r w:rsidRPr="00594EC2">
        <w:rPr>
          <w:b/>
        </w:rPr>
        <w:t>euroleaguePlayers_season</w:t>
      </w:r>
      <w:proofErr w:type="spellEnd"/>
    </w:p>
    <w:p w14:paraId="0A8349BA" w14:textId="77777777" w:rsidR="00594EC2" w:rsidRDefault="00594EC2" w:rsidP="00594EC2">
      <w:pPr>
        <w:pStyle w:val="Prrafodelista"/>
        <w:numPr>
          <w:ilvl w:val="0"/>
          <w:numId w:val="5"/>
        </w:numPr>
      </w:pPr>
      <w:proofErr w:type="spellStart"/>
      <w:r>
        <w:rPr>
          <w:b/>
        </w:rPr>
        <w:t>euroleaguePlayers_average</w:t>
      </w:r>
      <w:proofErr w:type="spellEnd"/>
    </w:p>
    <w:p w14:paraId="69B00F34" w14:textId="77777777" w:rsidR="00594EC2" w:rsidRPr="00AF1FC3" w:rsidRDefault="00594EC2" w:rsidP="00AF1FC3"/>
    <w:p w14:paraId="2244254B" w14:textId="77777777" w:rsidR="005D0D1F" w:rsidRDefault="005D0D1F" w:rsidP="005D0D1F">
      <w:pPr>
        <w:pStyle w:val="Ttulo3"/>
      </w:pPr>
      <w:r>
        <w:t xml:space="preserve">3 Descripció del </w:t>
      </w:r>
      <w:proofErr w:type="spellStart"/>
      <w:r>
        <w:t>dataset</w:t>
      </w:r>
      <w:proofErr w:type="spellEnd"/>
    </w:p>
    <w:p w14:paraId="2B577B33" w14:textId="77777777" w:rsidR="00594EC2" w:rsidRDefault="00594EC2" w:rsidP="00594EC2"/>
    <w:p w14:paraId="561E1BE8" w14:textId="77777777" w:rsidR="00594EC2" w:rsidRDefault="00594EC2" w:rsidP="00594EC2">
      <w:r>
        <w:t xml:space="preserve">A ambdós </w:t>
      </w:r>
      <w:proofErr w:type="spellStart"/>
      <w:r>
        <w:t>datasets</w:t>
      </w:r>
      <w:proofErr w:type="spellEnd"/>
      <w:r>
        <w:t xml:space="preserve"> s’extreu  la informació de les estadístiques dels jugadors en actiu la temporada 2020/21 a </w:t>
      </w:r>
      <w:proofErr w:type="spellStart"/>
      <w:r>
        <w:t>l’Euroleague</w:t>
      </w:r>
      <w:proofErr w:type="spellEnd"/>
      <w:r>
        <w:t xml:space="preserve"> de Basket.</w:t>
      </w:r>
    </w:p>
    <w:p w14:paraId="5C217EF4" w14:textId="77777777" w:rsidR="00594EC2" w:rsidRPr="00594EC2" w:rsidRDefault="00594EC2" w:rsidP="00594EC2">
      <w:pPr>
        <w:pStyle w:val="Prrafodelista"/>
        <w:numPr>
          <w:ilvl w:val="0"/>
          <w:numId w:val="5"/>
        </w:numPr>
      </w:pPr>
      <w:proofErr w:type="spellStart"/>
      <w:r w:rsidRPr="00594EC2">
        <w:rPr>
          <w:b/>
        </w:rPr>
        <w:t>euroleaguePlayers_season</w:t>
      </w:r>
      <w:proofErr w:type="spellEnd"/>
      <w:r>
        <w:t>:  S’extreu la informació desglossada per temporada jugada per cada jugador</w:t>
      </w:r>
    </w:p>
    <w:p w14:paraId="0C103128" w14:textId="77777777" w:rsidR="00594EC2" w:rsidRDefault="00594EC2" w:rsidP="00594EC2">
      <w:pPr>
        <w:pStyle w:val="Prrafodelista"/>
      </w:pPr>
    </w:p>
    <w:p w14:paraId="643A8F31" w14:textId="77777777" w:rsidR="00594EC2" w:rsidRDefault="00594EC2" w:rsidP="00594EC2">
      <w:pPr>
        <w:pStyle w:val="Prrafodelista"/>
        <w:numPr>
          <w:ilvl w:val="0"/>
          <w:numId w:val="5"/>
        </w:numPr>
      </w:pPr>
      <w:proofErr w:type="spellStart"/>
      <w:r>
        <w:rPr>
          <w:b/>
        </w:rPr>
        <w:t>euroleaguePlayers_average</w:t>
      </w:r>
      <w:proofErr w:type="spellEnd"/>
      <w:r>
        <w:rPr>
          <w:b/>
        </w:rPr>
        <w:t xml:space="preserve">: </w:t>
      </w:r>
      <w:r>
        <w:t xml:space="preserve"> S’extreu les dades mitjanes</w:t>
      </w:r>
      <w:r w:rsidR="00164221">
        <w:t xml:space="preserve"> proporcionades</w:t>
      </w:r>
      <w:r>
        <w:t xml:space="preserve"> </w:t>
      </w:r>
      <w:r w:rsidR="00164221">
        <w:t>per cada jugador</w:t>
      </w:r>
    </w:p>
    <w:p w14:paraId="35942577" w14:textId="77777777" w:rsidR="005D0D1F" w:rsidRDefault="005D0D1F" w:rsidP="005D0D1F">
      <w:pPr>
        <w:pStyle w:val="Ttulo3"/>
      </w:pPr>
      <w:r>
        <w:lastRenderedPageBreak/>
        <w:t>4 Representació gràfica</w:t>
      </w:r>
    </w:p>
    <w:p w14:paraId="0F6E17D5" w14:textId="37494963" w:rsidR="002B4BB7" w:rsidRDefault="002B4BB7" w:rsidP="002B4BB7"/>
    <w:p w14:paraId="11912226" w14:textId="07D7D4B7" w:rsidR="00344628" w:rsidRDefault="00344628" w:rsidP="002B4BB7"/>
    <w:p w14:paraId="7E0819D6" w14:textId="65ABFA4D" w:rsidR="00344628" w:rsidRDefault="00344628" w:rsidP="002B4BB7">
      <w:r>
        <w:rPr>
          <w:noProof/>
        </w:rPr>
        <w:drawing>
          <wp:inline distT="0" distB="0" distL="0" distR="0" wp14:anchorId="11AE3657" wp14:editId="6C1EFF57">
            <wp:extent cx="5400040" cy="2512060"/>
            <wp:effectExtent l="0" t="0" r="0" b="254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12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94F271" w14:textId="7C36A131" w:rsidR="00F41F15" w:rsidRDefault="00F41F15" w:rsidP="002B4BB7"/>
    <w:p w14:paraId="1DABA416" w14:textId="7476E556" w:rsidR="00344628" w:rsidRDefault="00344628" w:rsidP="002B4BB7">
      <w:r>
        <w:rPr>
          <w:noProof/>
        </w:rPr>
        <w:drawing>
          <wp:inline distT="0" distB="0" distL="0" distR="0" wp14:anchorId="01F97EBC" wp14:editId="77D6548F">
            <wp:extent cx="5400040" cy="2695575"/>
            <wp:effectExtent l="0" t="0" r="0" b="9525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95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4909F5" w14:textId="77777777" w:rsidR="00344628" w:rsidRPr="002B4BB7" w:rsidRDefault="00344628" w:rsidP="002B4BB7"/>
    <w:p w14:paraId="26258509" w14:textId="77777777" w:rsidR="005D0D1F" w:rsidRDefault="005D0D1F" w:rsidP="005D0D1F">
      <w:pPr>
        <w:pStyle w:val="Ttulo3"/>
      </w:pPr>
      <w:r>
        <w:t>5 Contingut</w:t>
      </w:r>
    </w:p>
    <w:p w14:paraId="086D75A7" w14:textId="77777777" w:rsidR="003004EB" w:rsidRDefault="003004EB" w:rsidP="003004EB"/>
    <w:p w14:paraId="6A4730CD" w14:textId="3DD8D91A" w:rsidR="003004EB" w:rsidRDefault="002F462F" w:rsidP="003004EB">
      <w:r>
        <w:t xml:space="preserve">Los </w:t>
      </w:r>
      <w:proofErr w:type="spellStart"/>
      <w:r>
        <w:t>datasets</w:t>
      </w:r>
      <w:proofErr w:type="spellEnd"/>
      <w:r>
        <w:t xml:space="preserve"> conté  la informació dels jugadors en actiu de la temporada actual i de les temporades anteriors jugades per cada jugador, amb dades que rang de dades que depèn de cada jugador, </w:t>
      </w:r>
      <w:r w:rsidR="00D10CDB">
        <w:t>sent la més antiga de la temporada del 2002.</w:t>
      </w:r>
      <w:r w:rsidR="00A03C5C">
        <w:t xml:space="preserve"> </w:t>
      </w:r>
    </w:p>
    <w:p w14:paraId="430D7F74" w14:textId="0BD5C3D1" w:rsidR="00A03C5C" w:rsidRDefault="00A03C5C" w:rsidP="003004EB">
      <w:r>
        <w:t xml:space="preserve">El lloc web permet el web </w:t>
      </w:r>
      <w:proofErr w:type="spellStart"/>
      <w:r>
        <w:t>scraping</w:t>
      </w:r>
      <w:proofErr w:type="spellEnd"/>
      <w:r>
        <w:t xml:space="preserve"> en general només limitant a certs rastrejadors i amb la </w:t>
      </w:r>
      <w:proofErr w:type="spellStart"/>
      <w:r>
        <w:t>recomendació</w:t>
      </w:r>
      <w:proofErr w:type="spellEnd"/>
      <w:r>
        <w:t xml:space="preserve"> de pauses de 15 segons entre consultes a la web.</w:t>
      </w:r>
    </w:p>
    <w:p w14:paraId="48281DF6" w14:textId="77777777" w:rsidR="00D10CDB" w:rsidRDefault="00A05470" w:rsidP="003004EB">
      <w:r>
        <w:lastRenderedPageBreak/>
        <w:t xml:space="preserve">El camps que contenen els respectius </w:t>
      </w:r>
      <w:proofErr w:type="spellStart"/>
      <w:r>
        <w:t>datasets</w:t>
      </w:r>
      <w:proofErr w:type="spellEnd"/>
      <w:r>
        <w:t xml:space="preserve"> són:</w:t>
      </w:r>
    </w:p>
    <w:p w14:paraId="46123903" w14:textId="77777777" w:rsidR="00A05470" w:rsidRPr="00A05470" w:rsidRDefault="00A05470" w:rsidP="00A05470">
      <w:pPr>
        <w:pStyle w:val="Prrafodelista"/>
        <w:numPr>
          <w:ilvl w:val="0"/>
          <w:numId w:val="6"/>
        </w:numPr>
      </w:pPr>
      <w:proofErr w:type="spellStart"/>
      <w:r w:rsidRPr="00594EC2">
        <w:rPr>
          <w:b/>
        </w:rPr>
        <w:t>euroleaguePlayers_season</w:t>
      </w:r>
      <w:proofErr w:type="spellEnd"/>
    </w:p>
    <w:p w14:paraId="44220F57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Season</w:t>
      </w:r>
      <w:proofErr w:type="spellEnd"/>
      <w:r>
        <w:rPr>
          <w:b/>
        </w:rPr>
        <w:t>:</w:t>
      </w:r>
      <w:r>
        <w:t xml:space="preserve">  Temporada </w:t>
      </w:r>
    </w:p>
    <w:p w14:paraId="69B361FB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r>
        <w:rPr>
          <w:b/>
        </w:rPr>
        <w:t xml:space="preserve">Team: </w:t>
      </w:r>
      <w:r>
        <w:t xml:space="preserve"> Equip on jugava</w:t>
      </w:r>
    </w:p>
    <w:p w14:paraId="21C2D12C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r>
        <w:rPr>
          <w:b/>
        </w:rPr>
        <w:t>G:</w:t>
      </w:r>
      <w:r w:rsidR="00281D86">
        <w:rPr>
          <w:b/>
        </w:rPr>
        <w:t xml:space="preserve"> </w:t>
      </w:r>
      <w:r w:rsidR="00281D86">
        <w:t>Partits jugats</w:t>
      </w:r>
    </w:p>
    <w:p w14:paraId="49DF498B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Pts</w:t>
      </w:r>
      <w:proofErr w:type="spellEnd"/>
      <w:r>
        <w:rPr>
          <w:b/>
        </w:rPr>
        <w:t xml:space="preserve">: </w:t>
      </w:r>
      <w:r w:rsidR="00281D86">
        <w:t>Punts anotats</w:t>
      </w:r>
    </w:p>
    <w:p w14:paraId="16153B0E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Avg</w:t>
      </w:r>
      <w:proofErr w:type="spellEnd"/>
      <w:r>
        <w:rPr>
          <w:b/>
        </w:rPr>
        <w:t xml:space="preserve">: </w:t>
      </w:r>
      <w:r w:rsidR="00281D86">
        <w:rPr>
          <w:b/>
        </w:rPr>
        <w:t xml:space="preserve"> </w:t>
      </w:r>
      <w:r w:rsidR="00281D86">
        <w:t>Mitja de punts per partit</w:t>
      </w:r>
    </w:p>
    <w:p w14:paraId="47874E98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r>
        <w:rPr>
          <w:b/>
        </w:rPr>
        <w:t>2FG:</w:t>
      </w:r>
      <w:r w:rsidR="00281D86">
        <w:rPr>
          <w:b/>
        </w:rPr>
        <w:t xml:space="preserve"> </w:t>
      </w:r>
      <w:r w:rsidR="00281D86">
        <w:t>Tirs de 2 punts en format “encerts/llançaments”</w:t>
      </w:r>
    </w:p>
    <w:p w14:paraId="2CDEF423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r>
        <w:rPr>
          <w:b/>
        </w:rPr>
        <w:t>2FG_%:</w:t>
      </w:r>
      <w:r w:rsidR="00281D86">
        <w:rPr>
          <w:b/>
        </w:rPr>
        <w:t xml:space="preserve"> </w:t>
      </w:r>
      <w:r w:rsidR="00281D86">
        <w:t>Percentatge de tirs de 2 punts anotats</w:t>
      </w:r>
    </w:p>
    <w:p w14:paraId="0048B12B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r>
        <w:rPr>
          <w:b/>
        </w:rPr>
        <w:t>3FG:</w:t>
      </w:r>
      <w:r w:rsidR="00281D86" w:rsidRPr="00281D86">
        <w:t xml:space="preserve"> </w:t>
      </w:r>
      <w:r w:rsidR="00281D86">
        <w:t>Tirs de 3 punts en format “encerts/llançaments”</w:t>
      </w:r>
    </w:p>
    <w:p w14:paraId="7FC178E9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r>
        <w:rPr>
          <w:b/>
        </w:rPr>
        <w:t>3FG_%:</w:t>
      </w:r>
      <w:r w:rsidR="00281D86">
        <w:rPr>
          <w:b/>
        </w:rPr>
        <w:t xml:space="preserve"> </w:t>
      </w:r>
      <w:r w:rsidR="00281D86">
        <w:t>Percentatge de tirs de 3 punts anotats</w:t>
      </w:r>
    </w:p>
    <w:p w14:paraId="3C488EFD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r>
        <w:rPr>
          <w:b/>
        </w:rPr>
        <w:t>FT:</w:t>
      </w:r>
      <w:r w:rsidR="00281D86">
        <w:rPr>
          <w:b/>
        </w:rPr>
        <w:t xml:space="preserve"> </w:t>
      </w:r>
      <w:r w:rsidR="00281D86">
        <w:t>Tirs lliures en format “encerts/llançaments”</w:t>
      </w:r>
    </w:p>
    <w:p w14:paraId="46A24A04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r w:rsidRPr="00281D86">
        <w:rPr>
          <w:b/>
        </w:rPr>
        <w:t>FT_%</w:t>
      </w:r>
      <w:r w:rsidR="00281D86" w:rsidRPr="00281D86">
        <w:rPr>
          <w:b/>
        </w:rPr>
        <w:t xml:space="preserve">: </w:t>
      </w:r>
      <w:r w:rsidR="00281D86">
        <w:t>Percentatge de tirs lliures anotats</w:t>
      </w:r>
    </w:p>
    <w:p w14:paraId="5AFE4794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Reb</w:t>
      </w:r>
      <w:proofErr w:type="spellEnd"/>
      <w:r>
        <w:rPr>
          <w:b/>
        </w:rPr>
        <w:t>:</w:t>
      </w:r>
      <w:r w:rsidR="00281D86">
        <w:rPr>
          <w:b/>
        </w:rPr>
        <w:t xml:space="preserve"> </w:t>
      </w:r>
      <w:proofErr w:type="spellStart"/>
      <w:r w:rsidR="00281D86">
        <w:t>Promedi</w:t>
      </w:r>
      <w:proofErr w:type="spellEnd"/>
      <w:r w:rsidR="00281D86">
        <w:t xml:space="preserve"> de r</w:t>
      </w:r>
      <w:r w:rsidR="00281D86" w:rsidRPr="00281D86">
        <w:t>ebots</w:t>
      </w:r>
      <w:r w:rsidR="00281D86">
        <w:rPr>
          <w:b/>
        </w:rPr>
        <w:t xml:space="preserve"> </w:t>
      </w:r>
      <w:r w:rsidR="00281D86" w:rsidRPr="00281D86">
        <w:t>acons</w:t>
      </w:r>
      <w:r w:rsidR="00281D86">
        <w:t>e</w:t>
      </w:r>
      <w:r w:rsidR="00281D86" w:rsidRPr="00281D86">
        <w:t>guits</w:t>
      </w:r>
      <w:r w:rsidR="00281D86">
        <w:t xml:space="preserve"> per partit</w:t>
      </w:r>
    </w:p>
    <w:p w14:paraId="680CE795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St</w:t>
      </w:r>
      <w:proofErr w:type="spellEnd"/>
      <w:r>
        <w:rPr>
          <w:b/>
        </w:rPr>
        <w:t>:</w:t>
      </w:r>
      <w:r w:rsidR="00281D86">
        <w:rPr>
          <w:b/>
        </w:rPr>
        <w:t xml:space="preserve"> </w:t>
      </w:r>
      <w:proofErr w:type="spellStart"/>
      <w:r w:rsidR="00281D86" w:rsidRPr="00281D86">
        <w:t>Promedi</w:t>
      </w:r>
      <w:proofErr w:type="spellEnd"/>
      <w:r w:rsidR="00281D86" w:rsidRPr="00281D86">
        <w:t xml:space="preserve"> de</w:t>
      </w:r>
      <w:r w:rsidR="00281D86">
        <w:rPr>
          <w:b/>
        </w:rPr>
        <w:t xml:space="preserve"> </w:t>
      </w:r>
      <w:proofErr w:type="spellStart"/>
      <w:r w:rsidR="00281D86">
        <w:rPr>
          <w:b/>
        </w:rPr>
        <w:t>r</w:t>
      </w:r>
      <w:r w:rsidR="00281D86">
        <w:t>obos</w:t>
      </w:r>
      <w:proofErr w:type="spellEnd"/>
      <w:r w:rsidR="00281D86">
        <w:t xml:space="preserve"> de pilota per partit</w:t>
      </w:r>
    </w:p>
    <w:p w14:paraId="521D31C5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r>
        <w:rPr>
          <w:b/>
        </w:rPr>
        <w:t>As:</w:t>
      </w:r>
      <w:r w:rsidR="00281D86">
        <w:rPr>
          <w:b/>
        </w:rPr>
        <w:t xml:space="preserve"> </w:t>
      </w:r>
      <w:proofErr w:type="spellStart"/>
      <w:r w:rsidR="00281D86" w:rsidRPr="00281D86">
        <w:t>Promedi</w:t>
      </w:r>
      <w:proofErr w:type="spellEnd"/>
      <w:r w:rsidR="00281D86" w:rsidRPr="00281D86">
        <w:t xml:space="preserve"> d</w:t>
      </w:r>
      <w:r w:rsidR="00281D86">
        <w:t>’assistències per partit</w:t>
      </w:r>
    </w:p>
    <w:p w14:paraId="450B28F5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Bl</w:t>
      </w:r>
      <w:proofErr w:type="spellEnd"/>
      <w:r>
        <w:rPr>
          <w:b/>
        </w:rPr>
        <w:t>:</w:t>
      </w:r>
      <w:r w:rsidR="00281D86">
        <w:rPr>
          <w:b/>
        </w:rPr>
        <w:t xml:space="preserve"> </w:t>
      </w:r>
      <w:proofErr w:type="spellStart"/>
      <w:r w:rsidR="00281D86" w:rsidRPr="00281D86">
        <w:t>Promedi</w:t>
      </w:r>
      <w:proofErr w:type="spellEnd"/>
      <w:r w:rsidR="00281D86" w:rsidRPr="00281D86">
        <w:t xml:space="preserve"> de</w:t>
      </w:r>
      <w:r w:rsidR="00281D86">
        <w:rPr>
          <w:b/>
        </w:rPr>
        <w:t xml:space="preserve"> </w:t>
      </w:r>
      <w:r w:rsidR="00281D86">
        <w:t>bloqueig per partit</w:t>
      </w:r>
    </w:p>
    <w:p w14:paraId="582F2967" w14:textId="4FAB52F1" w:rsidR="00A05470" w:rsidRDefault="004D46C6" w:rsidP="00A0547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Full_name</w:t>
      </w:r>
      <w:proofErr w:type="spellEnd"/>
      <w:r w:rsidR="00A05470">
        <w:rPr>
          <w:b/>
        </w:rPr>
        <w:t xml:space="preserve">: </w:t>
      </w:r>
      <w:r w:rsidR="00A05470">
        <w:t>Nom complet del jugador en format “Cognom, Nom”</w:t>
      </w:r>
    </w:p>
    <w:p w14:paraId="24542B90" w14:textId="77777777" w:rsidR="004C75A9" w:rsidRDefault="004C75A9" w:rsidP="004C75A9">
      <w:pPr>
        <w:pStyle w:val="Prrafodelista"/>
        <w:ind w:left="1440"/>
      </w:pPr>
    </w:p>
    <w:p w14:paraId="4C17F04E" w14:textId="77777777" w:rsidR="002A2780" w:rsidRPr="002A2780" w:rsidRDefault="002A2780" w:rsidP="002A2780">
      <w:pPr>
        <w:pStyle w:val="Prrafodelista"/>
        <w:numPr>
          <w:ilvl w:val="0"/>
          <w:numId w:val="6"/>
        </w:numPr>
      </w:pPr>
      <w:proofErr w:type="spellStart"/>
      <w:r>
        <w:rPr>
          <w:b/>
        </w:rPr>
        <w:t>euroleaguePlayers_average</w:t>
      </w:r>
      <w:proofErr w:type="spellEnd"/>
      <w:r w:rsidR="004C75A9">
        <w:rPr>
          <w:b/>
        </w:rPr>
        <w:t xml:space="preserve"> </w:t>
      </w:r>
      <w:r w:rsidR="004C75A9">
        <w:t xml:space="preserve">(s’omet la descripció de les variables comunes als dos </w:t>
      </w:r>
      <w:proofErr w:type="spellStart"/>
      <w:r w:rsidR="004C75A9">
        <w:t>datasets</w:t>
      </w:r>
      <w:proofErr w:type="spellEnd"/>
      <w:r w:rsidR="004C75A9">
        <w:t>)</w:t>
      </w:r>
    </w:p>
    <w:p w14:paraId="4D6AB4A1" w14:textId="520CD583" w:rsidR="002A2780" w:rsidRPr="002A2780" w:rsidRDefault="004D46C6" w:rsidP="002A278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Full_name</w:t>
      </w:r>
      <w:proofErr w:type="spellEnd"/>
    </w:p>
    <w:p w14:paraId="11A06B98" w14:textId="171040FB" w:rsidR="002A2780" w:rsidRDefault="004D46C6" w:rsidP="002A278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Surname</w:t>
      </w:r>
      <w:proofErr w:type="spellEnd"/>
      <w:r w:rsidR="002A2780">
        <w:rPr>
          <w:b/>
        </w:rPr>
        <w:t xml:space="preserve">: </w:t>
      </w:r>
      <w:r w:rsidR="002A2780">
        <w:t xml:space="preserve"> Cognom del jugador</w:t>
      </w:r>
    </w:p>
    <w:p w14:paraId="524C574C" w14:textId="00EF9E97" w:rsidR="002A2780" w:rsidRDefault="002A2780" w:rsidP="002A278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N</w:t>
      </w:r>
      <w:r w:rsidR="004D46C6">
        <w:rPr>
          <w:b/>
        </w:rPr>
        <w:t>ame</w:t>
      </w:r>
      <w:proofErr w:type="spellEnd"/>
      <w:r>
        <w:rPr>
          <w:b/>
        </w:rPr>
        <w:t>:</w:t>
      </w:r>
      <w:r>
        <w:t xml:space="preserve"> </w:t>
      </w:r>
      <w:r>
        <w:rPr>
          <w:b/>
        </w:rPr>
        <w:t xml:space="preserve"> </w:t>
      </w:r>
      <w:r>
        <w:t>Nom del jugador</w:t>
      </w:r>
    </w:p>
    <w:p w14:paraId="55BDD779" w14:textId="77777777" w:rsidR="002A2780" w:rsidRDefault="002A2780" w:rsidP="002A2780">
      <w:pPr>
        <w:pStyle w:val="Prrafodelista"/>
        <w:numPr>
          <w:ilvl w:val="1"/>
          <w:numId w:val="6"/>
        </w:numPr>
      </w:pPr>
      <w:r>
        <w:rPr>
          <w:b/>
        </w:rPr>
        <w:t>Club:</w:t>
      </w:r>
      <w:r>
        <w:t xml:space="preserve"> Equip on juga la tempor</w:t>
      </w:r>
      <w:r w:rsidR="00A44150">
        <w:t>ad</w:t>
      </w:r>
      <w:r>
        <w:t>a actual</w:t>
      </w:r>
    </w:p>
    <w:p w14:paraId="6F002721" w14:textId="77777777" w:rsidR="002A2780" w:rsidRDefault="00A44150" w:rsidP="002A2780">
      <w:pPr>
        <w:pStyle w:val="Prrafodelista"/>
        <w:numPr>
          <w:ilvl w:val="1"/>
          <w:numId w:val="6"/>
        </w:numPr>
      </w:pPr>
      <w:r>
        <w:rPr>
          <w:b/>
        </w:rPr>
        <w:t xml:space="preserve">Dorsal: </w:t>
      </w:r>
      <w:r>
        <w:t>Número que porta el jugador</w:t>
      </w:r>
    </w:p>
    <w:p w14:paraId="73EA0596" w14:textId="77777777" w:rsidR="00A44150" w:rsidRDefault="00A44150" w:rsidP="002A278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Position</w:t>
      </w:r>
      <w:proofErr w:type="spellEnd"/>
      <w:r>
        <w:rPr>
          <w:b/>
        </w:rPr>
        <w:t>:</w:t>
      </w:r>
      <w:r w:rsidRPr="00A44150">
        <w:rPr>
          <w:b/>
        </w:rPr>
        <w:t xml:space="preserve"> </w:t>
      </w:r>
      <w:r>
        <w:t xml:space="preserve"> Posició que ocupa sent [“Guard”, </w:t>
      </w:r>
      <w:proofErr w:type="spellStart"/>
      <w:r>
        <w:t>Center</w:t>
      </w:r>
      <w:proofErr w:type="spellEnd"/>
      <w:r>
        <w:t>”,”</w:t>
      </w:r>
      <w:proofErr w:type="spellStart"/>
      <w:r>
        <w:t>Forward</w:t>
      </w:r>
      <w:proofErr w:type="spellEnd"/>
      <w:r>
        <w:t>”]</w:t>
      </w:r>
    </w:p>
    <w:p w14:paraId="73E53B35" w14:textId="77777777" w:rsidR="001504C6" w:rsidRDefault="001504C6" w:rsidP="002A278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Height</w:t>
      </w:r>
      <w:proofErr w:type="spellEnd"/>
      <w:r>
        <w:rPr>
          <w:b/>
        </w:rPr>
        <w:t xml:space="preserve">: </w:t>
      </w:r>
      <w:r>
        <w:t>Altura en metres</w:t>
      </w:r>
    </w:p>
    <w:p w14:paraId="3C1D59DD" w14:textId="77777777" w:rsidR="001504C6" w:rsidRDefault="001504C6" w:rsidP="002A2780">
      <w:pPr>
        <w:pStyle w:val="Prrafodelista"/>
        <w:numPr>
          <w:ilvl w:val="1"/>
          <w:numId w:val="6"/>
        </w:numPr>
      </w:pPr>
      <w:r>
        <w:rPr>
          <w:b/>
        </w:rPr>
        <w:t>Born:</w:t>
      </w:r>
      <w:r>
        <w:t xml:space="preserve"> Data de naixement en format “</w:t>
      </w:r>
      <w:proofErr w:type="spellStart"/>
      <w:r>
        <w:t>dd</w:t>
      </w:r>
      <w:proofErr w:type="spellEnd"/>
      <w:r>
        <w:t xml:space="preserve"> </w:t>
      </w:r>
      <w:proofErr w:type="spellStart"/>
      <w:r>
        <w:t>Month</w:t>
      </w:r>
      <w:proofErr w:type="spellEnd"/>
      <w:r>
        <w:t xml:space="preserve">, </w:t>
      </w:r>
      <w:proofErr w:type="spellStart"/>
      <w:r>
        <w:t>Year</w:t>
      </w:r>
      <w:proofErr w:type="spellEnd"/>
      <w:r>
        <w:t>”</w:t>
      </w:r>
    </w:p>
    <w:p w14:paraId="4D0D45A2" w14:textId="77777777" w:rsidR="001504C6" w:rsidRDefault="001504C6" w:rsidP="002A278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Nationality</w:t>
      </w:r>
      <w:proofErr w:type="spellEnd"/>
      <w:r>
        <w:rPr>
          <w:b/>
        </w:rPr>
        <w:t xml:space="preserve">: </w:t>
      </w:r>
      <w:proofErr w:type="spellStart"/>
      <w:r>
        <w:t>Nacionalidad</w:t>
      </w:r>
      <w:proofErr w:type="spellEnd"/>
    </w:p>
    <w:p w14:paraId="1135233C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r>
        <w:rPr>
          <w:b/>
        </w:rPr>
        <w:t>G</w:t>
      </w:r>
    </w:p>
    <w:p w14:paraId="3E955DEF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Pts</w:t>
      </w:r>
      <w:proofErr w:type="spellEnd"/>
    </w:p>
    <w:p w14:paraId="034168F4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Avg</w:t>
      </w:r>
      <w:proofErr w:type="spellEnd"/>
    </w:p>
    <w:p w14:paraId="7F6404EB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r>
        <w:rPr>
          <w:b/>
        </w:rPr>
        <w:t>2FG</w:t>
      </w:r>
    </w:p>
    <w:p w14:paraId="3B1DB8FD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r>
        <w:rPr>
          <w:b/>
        </w:rPr>
        <w:t>2FG_%</w:t>
      </w:r>
    </w:p>
    <w:p w14:paraId="7E4E9800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r>
        <w:rPr>
          <w:b/>
        </w:rPr>
        <w:t>3FG</w:t>
      </w:r>
    </w:p>
    <w:p w14:paraId="282A2CE4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r>
        <w:rPr>
          <w:b/>
        </w:rPr>
        <w:t>3FG_%</w:t>
      </w:r>
    </w:p>
    <w:p w14:paraId="7508E816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r>
        <w:rPr>
          <w:b/>
        </w:rPr>
        <w:t>FT</w:t>
      </w:r>
    </w:p>
    <w:p w14:paraId="71BC9C36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r>
        <w:rPr>
          <w:b/>
        </w:rPr>
        <w:t>FT_%</w:t>
      </w:r>
    </w:p>
    <w:p w14:paraId="6BC1A625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Reb</w:t>
      </w:r>
      <w:proofErr w:type="spellEnd"/>
    </w:p>
    <w:p w14:paraId="7F0FD43F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St</w:t>
      </w:r>
      <w:proofErr w:type="spellEnd"/>
    </w:p>
    <w:p w14:paraId="1D4E6A01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r>
        <w:rPr>
          <w:b/>
        </w:rPr>
        <w:t>As</w:t>
      </w:r>
    </w:p>
    <w:p w14:paraId="6445583E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Bl</w:t>
      </w:r>
      <w:proofErr w:type="spellEnd"/>
    </w:p>
    <w:p w14:paraId="53571EFC" w14:textId="77777777" w:rsidR="003004EB" w:rsidRPr="003004EB" w:rsidRDefault="003004EB" w:rsidP="003004EB"/>
    <w:p w14:paraId="504C88EE" w14:textId="079BB505" w:rsidR="005D0D1F" w:rsidRDefault="005D0D1F" w:rsidP="005D0D1F">
      <w:pPr>
        <w:pStyle w:val="Ttulo3"/>
      </w:pPr>
      <w:r>
        <w:lastRenderedPageBreak/>
        <w:t>6 Agraïments</w:t>
      </w:r>
    </w:p>
    <w:p w14:paraId="7B7C260D" w14:textId="64CCCB7D" w:rsidR="00C36B93" w:rsidRDefault="00C36B93" w:rsidP="00C36B93"/>
    <w:p w14:paraId="1FA76389" w14:textId="5991FB28" w:rsidR="00C36B93" w:rsidRDefault="00A555F3" w:rsidP="00C36B93">
      <w:r>
        <w:t>Agrair</w:t>
      </w:r>
      <w:r w:rsidR="00C36B93">
        <w:t xml:space="preserve"> la informació </w:t>
      </w:r>
      <w:r>
        <w:t>al propietari de les dades, el propietari del domini ‘EUROLEAGUE.NET’ , l’organització ‘</w:t>
      </w:r>
      <w:proofErr w:type="spellStart"/>
      <w:r>
        <w:t>Euroleague</w:t>
      </w:r>
      <w:proofErr w:type="spellEnd"/>
      <w:r>
        <w:t xml:space="preserve"> </w:t>
      </w:r>
      <w:proofErr w:type="spellStart"/>
      <w:r>
        <w:t>Properties</w:t>
      </w:r>
      <w:proofErr w:type="spellEnd"/>
      <w:r>
        <w:t xml:space="preserve"> S.A’ amb seu a  Luxemburg.</w:t>
      </w:r>
    </w:p>
    <w:p w14:paraId="505D1C6D" w14:textId="23E8D80B" w:rsidR="00106041" w:rsidRDefault="00B63D07" w:rsidP="00C36B93">
      <w:r>
        <w:t>Altres estudis utilitzant les dades de la web és:</w:t>
      </w:r>
    </w:p>
    <w:p w14:paraId="568EBF9D" w14:textId="5D58B5C8" w:rsidR="00DD543E" w:rsidRDefault="00DD543E" w:rsidP="00DD543E">
      <w:pPr>
        <w:pStyle w:val="Bibliografa"/>
        <w:numPr>
          <w:ilvl w:val="0"/>
          <w:numId w:val="7"/>
        </w:numPr>
        <w:rPr>
          <w:rFonts w:ascii="Calibri" w:hAnsi="Calibri" w:cs="Calibri"/>
        </w:rPr>
      </w:pPr>
      <w:proofErr w:type="spellStart"/>
      <w:r w:rsidRPr="00DD543E">
        <w:rPr>
          <w:rFonts w:ascii="Calibri" w:hAnsi="Calibri" w:cs="Calibri"/>
        </w:rPr>
        <w:t>Vinué</w:t>
      </w:r>
      <w:proofErr w:type="spellEnd"/>
      <w:r w:rsidRPr="00DD543E">
        <w:rPr>
          <w:rFonts w:ascii="Calibri" w:hAnsi="Calibri" w:cs="Calibri"/>
        </w:rPr>
        <w:t xml:space="preserve">, Guillermo. “A Web </w:t>
      </w:r>
      <w:proofErr w:type="spellStart"/>
      <w:r w:rsidRPr="00DD543E">
        <w:rPr>
          <w:rFonts w:ascii="Calibri" w:hAnsi="Calibri" w:cs="Calibri"/>
        </w:rPr>
        <w:t>Application</w:t>
      </w:r>
      <w:proofErr w:type="spellEnd"/>
      <w:r w:rsidRPr="00DD543E">
        <w:rPr>
          <w:rFonts w:ascii="Calibri" w:hAnsi="Calibri" w:cs="Calibri"/>
        </w:rPr>
        <w:t xml:space="preserve"> for Interactive </w:t>
      </w:r>
      <w:proofErr w:type="spellStart"/>
      <w:r w:rsidRPr="00DD543E">
        <w:rPr>
          <w:rFonts w:ascii="Calibri" w:hAnsi="Calibri" w:cs="Calibri"/>
        </w:rPr>
        <w:t>Visualization</w:t>
      </w:r>
      <w:proofErr w:type="spellEnd"/>
      <w:r w:rsidRPr="00DD543E">
        <w:rPr>
          <w:rFonts w:ascii="Calibri" w:hAnsi="Calibri" w:cs="Calibri"/>
        </w:rPr>
        <w:t xml:space="preserve"> of </w:t>
      </w:r>
      <w:proofErr w:type="spellStart"/>
      <w:r w:rsidRPr="00DD543E">
        <w:rPr>
          <w:rFonts w:ascii="Calibri" w:hAnsi="Calibri" w:cs="Calibri"/>
        </w:rPr>
        <w:t>European</w:t>
      </w:r>
      <w:proofErr w:type="spellEnd"/>
      <w:r w:rsidRPr="00DD543E">
        <w:rPr>
          <w:rFonts w:ascii="Calibri" w:hAnsi="Calibri" w:cs="Calibri"/>
        </w:rPr>
        <w:t xml:space="preserve"> </w:t>
      </w:r>
      <w:proofErr w:type="spellStart"/>
      <w:r w:rsidRPr="00DD543E">
        <w:rPr>
          <w:rFonts w:ascii="Calibri" w:hAnsi="Calibri" w:cs="Calibri"/>
        </w:rPr>
        <w:t>Basketball</w:t>
      </w:r>
      <w:proofErr w:type="spellEnd"/>
      <w:r w:rsidRPr="00DD543E">
        <w:rPr>
          <w:rFonts w:ascii="Calibri" w:hAnsi="Calibri" w:cs="Calibri"/>
        </w:rPr>
        <w:t xml:space="preserve"> Data.” </w:t>
      </w:r>
      <w:r w:rsidRPr="00DD543E">
        <w:rPr>
          <w:rFonts w:ascii="Calibri" w:hAnsi="Calibri" w:cs="Calibri"/>
          <w:i/>
          <w:iCs/>
        </w:rPr>
        <w:t>Big Data</w:t>
      </w:r>
      <w:r w:rsidRPr="00DD543E">
        <w:rPr>
          <w:rFonts w:ascii="Calibri" w:hAnsi="Calibri" w:cs="Calibri"/>
        </w:rPr>
        <w:t xml:space="preserve">, vol. 8, no. 1, Jan. 2020, </w:t>
      </w:r>
      <w:proofErr w:type="spellStart"/>
      <w:r w:rsidRPr="00DD543E">
        <w:rPr>
          <w:rFonts w:ascii="Calibri" w:hAnsi="Calibri" w:cs="Calibri"/>
        </w:rPr>
        <w:t>pp</w:t>
      </w:r>
      <w:proofErr w:type="spellEnd"/>
      <w:r w:rsidRPr="00DD543E">
        <w:rPr>
          <w:rFonts w:ascii="Calibri" w:hAnsi="Calibri" w:cs="Calibri"/>
        </w:rPr>
        <w:t xml:space="preserve">. 70–86. </w:t>
      </w:r>
      <w:r w:rsidRPr="00DD543E">
        <w:rPr>
          <w:rFonts w:ascii="Calibri" w:hAnsi="Calibri" w:cs="Calibri"/>
          <w:i/>
          <w:iCs/>
        </w:rPr>
        <w:t>liebertpub.com (</w:t>
      </w:r>
      <w:proofErr w:type="spellStart"/>
      <w:r w:rsidRPr="00DD543E">
        <w:rPr>
          <w:rFonts w:ascii="Calibri" w:hAnsi="Calibri" w:cs="Calibri"/>
          <w:i/>
          <w:iCs/>
        </w:rPr>
        <w:t>Atypon</w:t>
      </w:r>
      <w:proofErr w:type="spellEnd"/>
      <w:r w:rsidRPr="00DD543E">
        <w:rPr>
          <w:rFonts w:ascii="Calibri" w:hAnsi="Calibri" w:cs="Calibri"/>
          <w:i/>
          <w:iCs/>
        </w:rPr>
        <w:t>)</w:t>
      </w:r>
      <w:r w:rsidRPr="00DD543E">
        <w:rPr>
          <w:rFonts w:ascii="Calibri" w:hAnsi="Calibri" w:cs="Calibri"/>
        </w:rPr>
        <w:t>, doi:10.1089/big.2018.0124.</w:t>
      </w:r>
    </w:p>
    <w:p w14:paraId="2F42A0D5" w14:textId="77777777" w:rsidR="00947556" w:rsidRPr="00947556" w:rsidRDefault="00947556" w:rsidP="00947556"/>
    <w:p w14:paraId="1DF2F9E3" w14:textId="77777777" w:rsidR="00DD543E" w:rsidRPr="00DD543E" w:rsidRDefault="00DD543E" w:rsidP="00DD543E">
      <w:pPr>
        <w:pStyle w:val="Bibliografa"/>
        <w:numPr>
          <w:ilvl w:val="0"/>
          <w:numId w:val="7"/>
        </w:numPr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D543E">
        <w:rPr>
          <w:rFonts w:ascii="Calibri" w:hAnsi="Calibri" w:cs="Calibri"/>
        </w:rPr>
        <w:t xml:space="preserve">Horvat, Tomislav, et al. “Prediction of Euroleague Games Based on Supervised Classification Algorithm K-Nearest Neighbours:” </w:t>
      </w:r>
      <w:r w:rsidRPr="00DD543E">
        <w:rPr>
          <w:rFonts w:ascii="Calibri" w:hAnsi="Calibri" w:cs="Calibri"/>
          <w:i/>
          <w:iCs/>
        </w:rPr>
        <w:t>Proceedings of the 6th International Congress on Sport Sciences Research and Technology Support</w:t>
      </w:r>
      <w:r w:rsidRPr="00DD543E">
        <w:rPr>
          <w:rFonts w:ascii="Calibri" w:hAnsi="Calibri" w:cs="Calibri"/>
        </w:rPr>
        <w:t xml:space="preserve">, SCITEPRESS - Science and Technology Publications, 2018, pp. 203–07. </w:t>
      </w:r>
      <w:r w:rsidRPr="00DD543E">
        <w:rPr>
          <w:rFonts w:ascii="Calibri" w:hAnsi="Calibri" w:cs="Calibri"/>
          <w:i/>
          <w:iCs/>
        </w:rPr>
        <w:t>DOI.org (Crossref)</w:t>
      </w:r>
      <w:r w:rsidRPr="00DD543E">
        <w:rPr>
          <w:rFonts w:ascii="Calibri" w:hAnsi="Calibri" w:cs="Calibri"/>
        </w:rPr>
        <w:t>, doi:10.5220/0006893502030207.</w:t>
      </w:r>
    </w:p>
    <w:p w14:paraId="037BB4BE" w14:textId="16BA2D8E" w:rsidR="00106041" w:rsidRDefault="00DD543E" w:rsidP="00DD543E">
      <w:r>
        <w:fldChar w:fldCharType="end"/>
      </w:r>
    </w:p>
    <w:p w14:paraId="7CEC8A79" w14:textId="00E35A84" w:rsidR="00A555F3" w:rsidRDefault="00A555F3" w:rsidP="00C36B93"/>
    <w:p w14:paraId="2D14203E" w14:textId="7825BD64" w:rsidR="0048032C" w:rsidRDefault="0048032C" w:rsidP="00C36B93"/>
    <w:p w14:paraId="5ADFACFC" w14:textId="51FC2752" w:rsidR="0048032C" w:rsidRDefault="0048032C" w:rsidP="00C36B93"/>
    <w:p w14:paraId="517D6495" w14:textId="52888244" w:rsidR="0048032C" w:rsidRDefault="0048032C" w:rsidP="00C36B93"/>
    <w:p w14:paraId="59FA583F" w14:textId="77777777" w:rsidR="0048032C" w:rsidRPr="00C36B93" w:rsidRDefault="0048032C" w:rsidP="00C36B93"/>
    <w:p w14:paraId="232DF512" w14:textId="417AAE36" w:rsidR="005D0D1F" w:rsidRDefault="005D0D1F" w:rsidP="005D0D1F">
      <w:pPr>
        <w:pStyle w:val="Ttulo3"/>
      </w:pPr>
      <w:r>
        <w:t>7 Inspiració</w:t>
      </w:r>
    </w:p>
    <w:p w14:paraId="1A7A201E" w14:textId="5A2ED1D9" w:rsidR="00C36B93" w:rsidRDefault="00C36B93" w:rsidP="00C36B93"/>
    <w:p w14:paraId="51355F74" w14:textId="77777777" w:rsidR="00C36B93" w:rsidRPr="00C36B93" w:rsidRDefault="00C36B93" w:rsidP="00C36B93"/>
    <w:p w14:paraId="351F6884" w14:textId="77777777" w:rsidR="005D0D1F" w:rsidRDefault="005D0D1F" w:rsidP="005D0D1F">
      <w:pPr>
        <w:pStyle w:val="Ttulo3"/>
      </w:pPr>
      <w:r>
        <w:t>8 Llicència</w:t>
      </w:r>
    </w:p>
    <w:p w14:paraId="10F9538B" w14:textId="04F91500" w:rsidR="005D0D1F" w:rsidRDefault="005D0D1F" w:rsidP="005D0D1F">
      <w:pPr>
        <w:pStyle w:val="Ttulo3"/>
      </w:pPr>
      <w:r>
        <w:t>9 Codi</w:t>
      </w:r>
    </w:p>
    <w:p w14:paraId="62A74A6F" w14:textId="10C1ECCC" w:rsidR="00105534" w:rsidRDefault="00105534" w:rsidP="00105534"/>
    <w:p w14:paraId="7AA5FDB0" w14:textId="6BCA16E9" w:rsidR="000947FB" w:rsidRDefault="000947FB" w:rsidP="00105534">
      <w:proofErr w:type="spellStart"/>
      <w:r>
        <w:t>Link</w:t>
      </w:r>
      <w:proofErr w:type="spellEnd"/>
      <w:r>
        <w:t xml:space="preserve"> al </w:t>
      </w:r>
      <w:proofErr w:type="spellStart"/>
      <w:r>
        <w:t>repositori</w:t>
      </w:r>
      <w:proofErr w:type="spellEnd"/>
      <w:r>
        <w:t xml:space="preserve"> de GitHub</w:t>
      </w:r>
    </w:p>
    <w:p w14:paraId="5598CB1D" w14:textId="138E4A5B" w:rsidR="000947FB" w:rsidRDefault="00344628" w:rsidP="00105534">
      <w:hyperlink r:id="rId8" w:history="1">
        <w:r w:rsidR="000947FB" w:rsidRPr="000947FB">
          <w:rPr>
            <w:rStyle w:val="Hipervnculo"/>
          </w:rPr>
          <w:t>https://github.com/dleiva29/UOC_Tipologia_Euroleague.git</w:t>
        </w:r>
      </w:hyperlink>
    </w:p>
    <w:p w14:paraId="04BE8551" w14:textId="77777777" w:rsidR="00105534" w:rsidRPr="00105534" w:rsidRDefault="00105534" w:rsidP="00105534"/>
    <w:p w14:paraId="4806A8D4" w14:textId="54C749D8" w:rsidR="005D0D1F" w:rsidRDefault="005D0D1F" w:rsidP="005D0D1F">
      <w:pPr>
        <w:pStyle w:val="Ttulo3"/>
      </w:pPr>
      <w:r>
        <w:lastRenderedPageBreak/>
        <w:t xml:space="preserve">10 </w:t>
      </w:r>
      <w:proofErr w:type="spellStart"/>
      <w:r>
        <w:t>Dataset</w:t>
      </w:r>
      <w:proofErr w:type="spellEnd"/>
    </w:p>
    <w:p w14:paraId="7C68B390" w14:textId="57BDA22F" w:rsidR="000947FB" w:rsidRDefault="000947FB" w:rsidP="000947FB"/>
    <w:p w14:paraId="2103BD1E" w14:textId="31EAA193" w:rsidR="000947FB" w:rsidRPr="000947FB" w:rsidRDefault="000947FB" w:rsidP="000947FB"/>
    <w:sectPr w:rsidR="000947FB" w:rsidRPr="000947FB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BEF23FB"/>
    <w:multiLevelType w:val="hybridMultilevel"/>
    <w:tmpl w:val="1F14A384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3051582"/>
    <w:multiLevelType w:val="hybridMultilevel"/>
    <w:tmpl w:val="A2CE477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BB565D"/>
    <w:multiLevelType w:val="hybridMultilevel"/>
    <w:tmpl w:val="079C5472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513E7E9B"/>
    <w:multiLevelType w:val="hybridMultilevel"/>
    <w:tmpl w:val="CDFE18C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2C5218D"/>
    <w:multiLevelType w:val="hybridMultilevel"/>
    <w:tmpl w:val="B93CAA24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AEA5CC7"/>
    <w:multiLevelType w:val="hybridMultilevel"/>
    <w:tmpl w:val="EE609E2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B110447"/>
    <w:multiLevelType w:val="hybridMultilevel"/>
    <w:tmpl w:val="F9944582"/>
    <w:lvl w:ilvl="0" w:tplc="D4F680C4">
      <w:start w:val="6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4"/>
  </w:num>
  <w:num w:numId="4">
    <w:abstractNumId w:val="0"/>
  </w:num>
  <w:num w:numId="5">
    <w:abstractNumId w:val="3"/>
  </w:num>
  <w:num w:numId="6">
    <w:abstractNumId w:val="5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53DDA"/>
    <w:rsid w:val="00025292"/>
    <w:rsid w:val="0002548A"/>
    <w:rsid w:val="000947FB"/>
    <w:rsid w:val="00105534"/>
    <w:rsid w:val="00106041"/>
    <w:rsid w:val="001504C6"/>
    <w:rsid w:val="00152A6C"/>
    <w:rsid w:val="00164221"/>
    <w:rsid w:val="00281D86"/>
    <w:rsid w:val="002A2780"/>
    <w:rsid w:val="002A5B4C"/>
    <w:rsid w:val="002B4BB7"/>
    <w:rsid w:val="002F462F"/>
    <w:rsid w:val="003004EB"/>
    <w:rsid w:val="00344628"/>
    <w:rsid w:val="0048032C"/>
    <w:rsid w:val="004C75A9"/>
    <w:rsid w:val="004D46C6"/>
    <w:rsid w:val="00560B29"/>
    <w:rsid w:val="00594EC2"/>
    <w:rsid w:val="005D0D1F"/>
    <w:rsid w:val="006E49F1"/>
    <w:rsid w:val="00947556"/>
    <w:rsid w:val="009F0136"/>
    <w:rsid w:val="00A03C5C"/>
    <w:rsid w:val="00A05470"/>
    <w:rsid w:val="00A44150"/>
    <w:rsid w:val="00A53DDA"/>
    <w:rsid w:val="00A555F3"/>
    <w:rsid w:val="00A85FFF"/>
    <w:rsid w:val="00AE42D9"/>
    <w:rsid w:val="00AF1FC3"/>
    <w:rsid w:val="00B63D07"/>
    <w:rsid w:val="00C36B93"/>
    <w:rsid w:val="00D075CC"/>
    <w:rsid w:val="00D10CDB"/>
    <w:rsid w:val="00DD543E"/>
    <w:rsid w:val="00E34220"/>
    <w:rsid w:val="00F41F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9875F32"/>
  <w15:docId w15:val="{A1F22A48-4CC3-4FB6-B8D6-C3CC2019A8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ca-ES"/>
    </w:rPr>
  </w:style>
  <w:style w:type="paragraph" w:styleId="Ttulo1">
    <w:name w:val="heading 1"/>
    <w:basedOn w:val="Normal"/>
    <w:next w:val="Normal"/>
    <w:link w:val="Ttulo1Car"/>
    <w:uiPriority w:val="9"/>
    <w:qFormat/>
    <w:rsid w:val="005D0D1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5D0D1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5D0D1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5D0D1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Ttulo2Car">
    <w:name w:val="Título 2 Car"/>
    <w:basedOn w:val="Fuentedeprrafopredeter"/>
    <w:link w:val="Ttulo2"/>
    <w:uiPriority w:val="9"/>
    <w:rsid w:val="005D0D1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Prrafodelista">
    <w:name w:val="List Paragraph"/>
    <w:basedOn w:val="Normal"/>
    <w:uiPriority w:val="34"/>
    <w:qFormat/>
    <w:rsid w:val="005D0D1F"/>
    <w:pPr>
      <w:ind w:left="720"/>
      <w:contextualSpacing/>
    </w:pPr>
  </w:style>
  <w:style w:type="character" w:customStyle="1" w:styleId="Ttulo3Car">
    <w:name w:val="Título 3 Car"/>
    <w:basedOn w:val="Fuentedeprrafopredeter"/>
    <w:link w:val="Ttulo3"/>
    <w:uiPriority w:val="9"/>
    <w:rsid w:val="005D0D1F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Hipervnculo">
    <w:name w:val="Hyperlink"/>
    <w:basedOn w:val="Fuentedeprrafopredeter"/>
    <w:uiPriority w:val="99"/>
    <w:unhideWhenUsed/>
    <w:rsid w:val="00025292"/>
    <w:rPr>
      <w:color w:val="0000FF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0947FB"/>
    <w:rPr>
      <w:color w:val="605E5C"/>
      <w:shd w:val="clear" w:color="auto" w:fill="E1DFDD"/>
    </w:rPr>
  </w:style>
  <w:style w:type="paragraph" w:styleId="Bibliografa">
    <w:name w:val="Bibliography"/>
    <w:basedOn w:val="Normal"/>
    <w:next w:val="Normal"/>
    <w:uiPriority w:val="37"/>
    <w:unhideWhenUsed/>
    <w:rsid w:val="00B63D07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dleiva29/UOC_Tipologia_Euroleague.git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5" Type="http://schemas.openxmlformats.org/officeDocument/2006/relationships/hyperlink" Target="https://www.euroleague.net/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l'Office">
  <a:themeElements>
    <a:clrScheme name="Oficin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cin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icin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4</TotalTime>
  <Pages>5</Pages>
  <Words>580</Words>
  <Characters>3193</Characters>
  <Application>Microsoft Office Word</Application>
  <DocSecurity>0</DocSecurity>
  <Lines>26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ospital Universitari de Bellvitge</Company>
  <LinksUpToDate>false</LinksUpToDate>
  <CharactersWithSpaces>37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501vdlp</dc:creator>
  <cp:lastModifiedBy>David Leiva</cp:lastModifiedBy>
  <cp:revision>31</cp:revision>
  <dcterms:created xsi:type="dcterms:W3CDTF">2020-10-27T09:49:00Z</dcterms:created>
  <dcterms:modified xsi:type="dcterms:W3CDTF">2020-10-27T16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ear4Word_StyleTitle">
    <vt:lpwstr>ACM SIG Proceedings With Long Author List</vt:lpwstr>
  </property>
  <property fmtid="{D5CDD505-2E9C-101B-9397-08002B2CF9AE}" pid="3" name="ZOTERO_PREF_1">
    <vt:lpwstr>&lt;data data-version="3" zotero-version="5.0.88"&gt;&lt;session id="aqoZVlUu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4" name="ZOTERO_PREF_2">
    <vt:lpwstr>ref name="automaticJournalAbbreviations" value="true"/&gt;&lt;/prefs&gt;&lt;/data&gt;</vt:lpwstr>
  </property>
</Properties>
</file>